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F4153" w:rsidRPr="008E248C" w:rsidRDefault="00FF4153" w:rsidP="00FF4153">
      <w:pPr>
        <w:spacing w:before="120" w:line="480" w:lineRule="auto"/>
        <w:jc w:val="both"/>
        <w:rPr>
          <w:rFonts w:ascii="Times New Roman" w:hAnsi="Times New Roman"/>
          <w:noProof/>
          <w:sz w:val="20"/>
          <w:szCs w:val="20"/>
        </w:rPr>
      </w:pPr>
      <w:r w:rsidRPr="008E248C">
        <w:rPr>
          <w:rFonts w:ascii="Times New Roman" w:hAnsi="Times New Roman"/>
          <w:noProof/>
          <w:sz w:val="20"/>
          <w:szCs w:val="20"/>
        </w:rPr>
        <w:t xml:space="preserve">Table </w:t>
      </w:r>
      <w:r w:rsidR="00471D52">
        <w:rPr>
          <w:rFonts w:ascii="Times New Roman" w:hAnsi="Times New Roman"/>
          <w:noProof/>
          <w:sz w:val="20"/>
          <w:szCs w:val="20"/>
        </w:rPr>
        <w:t>S1</w:t>
      </w:r>
      <w:r>
        <w:rPr>
          <w:rFonts w:ascii="Times New Roman" w:hAnsi="Times New Roman"/>
          <w:noProof/>
          <w:sz w:val="20"/>
          <w:szCs w:val="20"/>
        </w:rPr>
        <w:t>.</w:t>
      </w:r>
      <w:r w:rsidRPr="008E248C">
        <w:rPr>
          <w:rFonts w:ascii="Times New Roman" w:hAnsi="Times New Roman"/>
          <w:noProof/>
          <w:sz w:val="20"/>
          <w:szCs w:val="20"/>
        </w:rPr>
        <w:t xml:space="preserve"> Primers used for qPCR analyses.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3049"/>
        <w:gridCol w:w="1541"/>
        <w:gridCol w:w="3364"/>
        <w:gridCol w:w="550"/>
        <w:gridCol w:w="856"/>
      </w:tblGrid>
      <w:tr w:rsidR="00FF4153" w:rsidRPr="008E248C" w:rsidTr="00E178FD">
        <w:trPr>
          <w:trHeight w:val="555"/>
        </w:trPr>
        <w:tc>
          <w:tcPr>
            <w:tcW w:w="162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Gene name (symbol)</w:t>
            </w:r>
          </w:p>
        </w:tc>
        <w:tc>
          <w:tcPr>
            <w:tcW w:w="82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GenBank 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ccession number</w:t>
            </w:r>
          </w:p>
        </w:tc>
        <w:tc>
          <w:tcPr>
            <w:tcW w:w="17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Nucleotide sequence (5'-3'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Size (bp)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Efficiency (%)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Glucokinase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gck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XM_014171080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1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TTTGGAGCCAACGGAG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3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9.8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CACCAGCTCTCCCATGT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6-phosphofructo-2-kinase/fructose-2,6-biphosphatase 4-like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pfkfb4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44025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ACGGAAGTGAAAGTGAGC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13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0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GTCCAAAGGCACATAGGT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6-phosphogluconate dehydrogenase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6pgd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59099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GAAGAGATGAGGGGCATTTT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0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TCTGATTGAAGGAAGGGGTC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Adenylosuccinat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 xml:space="preserve"> </w:t>
            </w: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synthetas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 xml:space="preserve"> isozyme 1 C-A 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adssl1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NM_001139706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2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TGGAATTCAGGAGACCCAG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4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1.3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TCCTATGCGAGATGCCT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Acetyl-CoA carboxylase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acac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DY706703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TTTTGATGGCGATCTTGAC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3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4.5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ATCACAATGCCTCGCTCT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Diacylglycerol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O-</w:t>
            </w: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acyltransferas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2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s-ES" w:eastAsia="en-CA"/>
              </w:rPr>
              <w:t>dgat2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Q036283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AACCTCTTAGGGGCTTCC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7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6.8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ACCTAGGATCATTGGCTGGA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Diacylglycerol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O-</w:t>
            </w: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acyltransferas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2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s-ES" w:eastAsia="en-CA"/>
              </w:rPr>
              <w:t>dgat2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EG878494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GCACTTATTGTGGGGTTC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8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3.1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TCAACATTTCACCACATGGA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Fatty acid-binding protein 3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fabp3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NM_001123578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GATAGACGGTGGTAAGA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2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8.8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AGACGACGTCACCCAGAG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Fatty acid-binding protein 3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fabp3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50105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ACCCACCACCATCATTGA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0.9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GAACTCCTCTCCCAGTT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403DB4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right w:val="nil"/>
            </w:tcBorders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Acyl-coenzym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A oxidase 1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 xml:space="preserve"> (</w:t>
            </w:r>
            <w:r w:rsidRPr="00403DB4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acox1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DW555884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  <w:t>F: GTGCACCTACGAGGGAGAG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11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103.0</w:t>
            </w:r>
          </w:p>
        </w:tc>
      </w:tr>
      <w:tr w:rsidR="00FF4153" w:rsidRPr="00403DB4" w:rsidTr="00E178FD">
        <w:trPr>
          <w:trHeight w:val="360"/>
        </w:trPr>
        <w:tc>
          <w:tcPr>
            <w:tcW w:w="1629" w:type="pct"/>
            <w:vMerge/>
            <w:tcBorders>
              <w:left w:val="nil"/>
              <w:bottom w:val="nil"/>
              <w:right w:val="nil"/>
            </w:tcBorders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  <w:t>R: TAGGACACGATGCCACTCA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</w:tr>
      <w:tr w:rsidR="00FF4153" w:rsidRPr="00403DB4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right w:val="nil"/>
            </w:tcBorders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Carnitin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</w:t>
            </w: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palmitoyltransferas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1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 xml:space="preserve"> (</w:t>
            </w:r>
            <w:r w:rsidRPr="00403DB4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cpt1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)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val="es-ES" w:eastAsia="en-CA"/>
              </w:rPr>
              <w:t>4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EG857609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  <w:t>F: TAGCCACCATGAGCACCAT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13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96.5</w:t>
            </w:r>
          </w:p>
        </w:tc>
      </w:tr>
      <w:tr w:rsidR="00FF4153" w:rsidRPr="00E178FD" w:rsidTr="00E178FD">
        <w:trPr>
          <w:trHeight w:val="360"/>
        </w:trPr>
        <w:tc>
          <w:tcPr>
            <w:tcW w:w="1629" w:type="pct"/>
            <w:vMerge/>
            <w:tcBorders>
              <w:left w:val="nil"/>
              <w:bottom w:val="nil"/>
              <w:right w:val="nil"/>
            </w:tcBorders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  <w:t>R: GTGGAAAACAGGATGGCAC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</w:tr>
      <w:tr w:rsidR="00FF4153" w:rsidRPr="00E178FD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right w:val="nil"/>
            </w:tcBorders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ATP-</w:t>
            </w: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citrate</w:t>
            </w:r>
            <w:proofErr w:type="spellEnd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 xml:space="preserve"> </w:t>
            </w:r>
            <w:proofErr w:type="spellStart"/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synthase</w:t>
            </w:r>
            <w:proofErr w:type="spellEnd"/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 xml:space="preserve"> (</w:t>
            </w:r>
            <w:proofErr w:type="spellStart"/>
            <w:r w:rsidRPr="00403DB4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n-CA"/>
              </w:rPr>
              <w:t>acly</w:t>
            </w:r>
            <w:proofErr w:type="spellEnd"/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DY705688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  <w:t>F: GGATACAGATGAGTGTCTCCCTATT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11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  <w:t>107.3</w:t>
            </w:r>
          </w:p>
        </w:tc>
      </w:tr>
      <w:tr w:rsidR="00FF4153" w:rsidRPr="00403DB4" w:rsidTr="00E178FD">
        <w:trPr>
          <w:trHeight w:val="360"/>
        </w:trPr>
        <w:tc>
          <w:tcPr>
            <w:tcW w:w="1629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</w:pPr>
            <w:r w:rsidRPr="00403DB4">
              <w:rPr>
                <w:rFonts w:ascii="Times New Roman" w:eastAsia="Times New Roman" w:hAnsi="Times New Roman"/>
                <w:sz w:val="18"/>
                <w:szCs w:val="20"/>
                <w:lang w:val="es-ES" w:eastAsia="en-CA"/>
              </w:rPr>
              <w:t>R: GTGGGAGATTCAGTCTCATCAA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403DB4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n-CA"/>
              </w:rPr>
            </w:pP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Isopentenyl-diphosphate delta-isomerase 1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idi1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DY710563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GTCGGGATGCCTGAAATAA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2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7.8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AGGTGGCAGTTCTTTTTG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Squalene synthase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sqs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72164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GACAAGGAGAGGAAGCCAC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6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CCTGCTACTATGTGCTCTG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Serine/threonine-protein kinase Sgk2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sgk2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NM_001139943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GCCATCGCTGACTTTCTAC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74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2.3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CCACTGAGTTAGGCACCA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D7D79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Serine/threonine-protein kinase Sgk2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sgk2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59352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ATTCCTCAACCCCAAATC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6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9.9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TGCGCATAGCCTACACAA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lastRenderedPageBreak/>
              <w:t>Serine protease HTRA1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htra1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NM_001141717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GCTGATGTGGTGGAGGAGA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2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2.2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TCAAGCCGTCCTCTGACA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Serine protease HTRA1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htra1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EG831192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TGATGACTCTCACACCAATG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4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0.9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TTTTTGGGATGACCTCGAT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right w:val="nil"/>
            </w:tcBorders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Growth arrest and DNA-damage-inducible protein GADD45 beta A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403DB4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gadd45ba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E05E7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47350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CE05E7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GATGGCTGTCAGTTAAGAG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4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6.1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CE05E7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AATTCAGCAATGCAGTTAGTTCA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right w:val="nil"/>
            </w:tcBorders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Growth arrest and DNA-damage-inducible protein GADD45 beta B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403DB4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gadd45bb</w:t>
            </w:r>
            <w:r w:rsidRPr="00403DB4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CE05E7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EG900267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CE05E7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GAGGAGGGACAAAGCAAC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5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5.2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CE05E7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TGCACTGTTACTCATAACATCCAA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 xml:space="preserve">Leukocyte cell-derived </w:t>
            </w:r>
            <w:proofErr w:type="spellStart"/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chemotaxin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</w:t>
            </w: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2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lect2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59281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AGATGGGGACAAGGACAC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5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1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CCTTCTTCGGGTCTGTGT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 xml:space="preserve">Leukocyte cell-derived </w:t>
            </w:r>
            <w:proofErr w:type="spellStart"/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chemotaxin</w:t>
            </w:r>
            <w:proofErr w:type="spellEnd"/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 xml:space="preserve"> 2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lect2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DV106130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CAACTGGGGACAAGGACA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2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0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ACTTTGCCGTTGAGTTTC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Immunoglobulin mu heavy chain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igma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58702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GCATTCACTTGCGTGTT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1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0.4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GGGGTGATCTTAATGACTAC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Immunoglobulin mu heavy chain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igmb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59185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GAAGTTTCATTCACTTGCGTG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2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2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CGGGATGATGTTAATGAC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Immunoglobulin delta heavy chain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igd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AF141606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CCCTAGGAGTTCAACTGGAAA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38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6.3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AAACCTGCAACAGGAAAATGTA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FE73AC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Interferon-induced GTP-binding protein Mx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mxa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3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U66475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TGAAAAGCGGAGTTCGTC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1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1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TCCCTCGATCCTCTGGTT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Interferon-induced GTP-binding protein Mx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mxb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3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44881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CGCACCACTCTGGAGAAA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84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1.8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TTCCATTTCCCGAACTC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Interferon-induced protein with tetratricopeptide repeats 5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ifit5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3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46021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GAGAGGTGCCAGGCTAAC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4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7.5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GGCATCTGTGAGGTCATC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MHC class I antigen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proofErr w:type="spellStart"/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mhcI</w:t>
            </w:r>
            <w:proofErr w:type="spellEnd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3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AF504022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ATGAAGATGTGGAGCATG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3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4.7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AGACCCGTGACTTGAACCAC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Cytochrome c oxidase subunit 1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mtco1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44032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CTTCTGGGAGATGACCAA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88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00.1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AGGAGGGAGGGAGAAGTCA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Cytochrome c oxidase subunit 2 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mtco2a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44012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CGAAATTAATGACCCACACCTT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4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0.0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ACGCGGATTGGAGATTCTA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Cytochrome c oxidase subunit 2 B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mtco2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DW556807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CGAAGACTTGGGCTTTGAT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1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6.6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GACGCGGATTGGAAATTC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 xml:space="preserve">60S ribosomal protein </w:t>
            </w:r>
            <w:r w:rsidR="000F5ED0"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L</w:t>
            </w: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32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="000F5ED0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rpl32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4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BT043656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AGGCGGTTTAAGGGTCAGAT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1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4.3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TCGAGCTCCTTGATGTTGT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2B465D">
              <w:rPr>
                <w:rFonts w:ascii="Times New Roman" w:eastAsia="Times New Roman" w:hAnsi="Times New Roman"/>
                <w:i/>
                <w:sz w:val="20"/>
                <w:szCs w:val="20"/>
                <w:lang w:eastAsia="en-CA"/>
              </w:rPr>
              <w:t>Elongation factor 1 alpha 1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 xml:space="preserve"> (</w:t>
            </w:r>
            <w:r w:rsidRPr="008E248C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en-CA"/>
              </w:rPr>
              <w:t>eef1a1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)</w:t>
            </w:r>
            <w:r w:rsidRPr="008E248C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CA"/>
              </w:rPr>
              <w:t>4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AF32</w:t>
            </w:r>
            <w:bookmarkStart w:id="0" w:name="_GoBack"/>
            <w:bookmarkEnd w:id="0"/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836</w:t>
            </w:r>
          </w:p>
        </w:tc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F: TGGCACTTTCACTGCTCAAG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19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93.6</w:t>
            </w:r>
          </w:p>
        </w:tc>
      </w:tr>
      <w:tr w:rsidR="00FF4153" w:rsidRPr="008E248C" w:rsidTr="00E178FD">
        <w:trPr>
          <w:trHeight w:val="360"/>
        </w:trPr>
        <w:tc>
          <w:tcPr>
            <w:tcW w:w="162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lastRenderedPageBreak/>
              <w:t> </w:t>
            </w:r>
          </w:p>
        </w:tc>
        <w:tc>
          <w:tcPr>
            <w:tcW w:w="82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7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18"/>
                <w:szCs w:val="20"/>
                <w:lang w:eastAsia="en-CA"/>
              </w:rPr>
              <w:t>R: CAACAATAGCAGCGTCTCCA</w:t>
            </w:r>
          </w:p>
        </w:tc>
        <w:tc>
          <w:tcPr>
            <w:tcW w:w="2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0" w:type="dxa"/>
              <w:right w:w="0" w:type="dxa"/>
            </w:tcMar>
            <w:vAlign w:val="center"/>
            <w:hideMark/>
          </w:tcPr>
          <w:p w:rsidR="00FF4153" w:rsidRPr="008E248C" w:rsidRDefault="00FF4153" w:rsidP="00E178F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</w:pPr>
            <w:r w:rsidRPr="008E248C">
              <w:rPr>
                <w:rFonts w:ascii="Times New Roman" w:eastAsia="Times New Roman" w:hAnsi="Times New Roman"/>
                <w:sz w:val="20"/>
                <w:szCs w:val="20"/>
                <w:lang w:eastAsia="en-CA"/>
              </w:rPr>
              <w:t> </w:t>
            </w:r>
          </w:p>
        </w:tc>
      </w:tr>
    </w:tbl>
    <w:p w:rsidR="00FF4153" w:rsidRPr="008E248C" w:rsidRDefault="00FF4153" w:rsidP="000C163E">
      <w:pPr>
        <w:spacing w:after="120" w:line="240" w:lineRule="auto"/>
        <w:jc w:val="both"/>
        <w:rPr>
          <w:rFonts w:ascii="Times New Roman" w:hAnsi="Times New Roman"/>
          <w:sz w:val="20"/>
        </w:rPr>
      </w:pPr>
      <w:r w:rsidRPr="008E248C">
        <w:rPr>
          <w:rFonts w:ascii="Times New Roman" w:hAnsi="Times New Roman"/>
          <w:sz w:val="20"/>
          <w:vertAlign w:val="superscript"/>
        </w:rPr>
        <w:t>1</w:t>
      </w:r>
      <w:r w:rsidRPr="008E248C">
        <w:rPr>
          <w:rFonts w:ascii="Times New Roman" w:hAnsi="Times New Roman"/>
          <w:sz w:val="20"/>
        </w:rPr>
        <w:t xml:space="preserve"> No </w:t>
      </w:r>
      <w:r w:rsidRPr="008E248C">
        <w:rPr>
          <w:rFonts w:ascii="Times New Roman" w:hAnsi="Times New Roman"/>
          <w:i/>
          <w:sz w:val="20"/>
        </w:rPr>
        <w:t>Salmo salar</w:t>
      </w:r>
      <w:r w:rsidRPr="008E248C">
        <w:rPr>
          <w:rFonts w:ascii="Times New Roman" w:hAnsi="Times New Roman"/>
          <w:sz w:val="20"/>
        </w:rPr>
        <w:t xml:space="preserve"> ESTs were found for </w:t>
      </w:r>
      <w:proofErr w:type="spellStart"/>
      <w:r w:rsidRPr="008E248C">
        <w:rPr>
          <w:rFonts w:ascii="Times New Roman" w:hAnsi="Times New Roman"/>
          <w:i/>
          <w:sz w:val="20"/>
        </w:rPr>
        <w:t>gck</w:t>
      </w:r>
      <w:proofErr w:type="spellEnd"/>
      <w:r w:rsidRPr="008E248C">
        <w:rPr>
          <w:rFonts w:ascii="Times New Roman" w:hAnsi="Times New Roman"/>
          <w:sz w:val="20"/>
        </w:rPr>
        <w:t xml:space="preserve">. However, the 60mer microarray probe (C035R008) shared 97% similarity with a predicted cDNA sequence for </w:t>
      </w:r>
      <w:r w:rsidRPr="008E248C">
        <w:rPr>
          <w:rFonts w:ascii="Times New Roman" w:hAnsi="Times New Roman"/>
          <w:i/>
          <w:sz w:val="20"/>
        </w:rPr>
        <w:t>Salmo salar</w:t>
      </w:r>
      <w:r w:rsidRPr="008E248C">
        <w:rPr>
          <w:rFonts w:ascii="Times New Roman" w:hAnsi="Times New Roman"/>
          <w:sz w:val="20"/>
        </w:rPr>
        <w:t xml:space="preserve"> </w:t>
      </w:r>
      <w:proofErr w:type="spellStart"/>
      <w:r w:rsidRPr="008E248C">
        <w:rPr>
          <w:rFonts w:ascii="Times New Roman" w:hAnsi="Times New Roman"/>
          <w:i/>
          <w:sz w:val="20"/>
        </w:rPr>
        <w:t>gck</w:t>
      </w:r>
      <w:proofErr w:type="spellEnd"/>
      <w:r w:rsidRPr="008E248C">
        <w:rPr>
          <w:rFonts w:ascii="Times New Roman" w:hAnsi="Times New Roman"/>
          <w:sz w:val="20"/>
        </w:rPr>
        <w:t xml:space="preserve">, which was used for qPCR primers design. </w:t>
      </w:r>
    </w:p>
    <w:p w:rsidR="00FF4153" w:rsidRPr="008E248C" w:rsidRDefault="00FF4153" w:rsidP="000C163E">
      <w:pPr>
        <w:spacing w:after="120" w:line="240" w:lineRule="auto"/>
        <w:jc w:val="both"/>
        <w:rPr>
          <w:rFonts w:ascii="Times New Roman" w:hAnsi="Times New Roman"/>
          <w:sz w:val="20"/>
          <w:szCs w:val="20"/>
        </w:rPr>
      </w:pPr>
      <w:r w:rsidRPr="008E248C">
        <w:rPr>
          <w:rFonts w:ascii="Times New Roman" w:hAnsi="Times New Roman"/>
          <w:sz w:val="20"/>
          <w:szCs w:val="20"/>
          <w:vertAlign w:val="superscript"/>
        </w:rPr>
        <w:t xml:space="preserve">2 </w:t>
      </w:r>
      <w:r w:rsidRPr="008E248C">
        <w:rPr>
          <w:rFonts w:ascii="Times New Roman" w:hAnsi="Times New Roman"/>
          <w:sz w:val="20"/>
          <w:szCs w:val="20"/>
        </w:rPr>
        <w:t>The cDNA sequence is annotated as ‘</w:t>
      </w:r>
      <w:r w:rsidRPr="008E248C">
        <w:rPr>
          <w:rFonts w:ascii="Times New Roman" w:hAnsi="Times New Roman"/>
          <w:i/>
          <w:sz w:val="20"/>
          <w:szCs w:val="20"/>
        </w:rPr>
        <w:t>Salmo salar</w:t>
      </w:r>
      <w:r w:rsidRPr="008E248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E248C">
        <w:rPr>
          <w:rFonts w:ascii="Times New Roman" w:hAnsi="Times New Roman"/>
          <w:sz w:val="20"/>
          <w:szCs w:val="20"/>
        </w:rPr>
        <w:t>adenylosuccinate</w:t>
      </w:r>
      <w:proofErr w:type="spellEnd"/>
      <w:r w:rsidRPr="008E248C">
        <w:rPr>
          <w:rFonts w:ascii="Times New Roman" w:hAnsi="Times New Roman"/>
          <w:sz w:val="20"/>
          <w:szCs w:val="20"/>
        </w:rPr>
        <w:t xml:space="preserve"> synthase like 2’ in NCBI </w:t>
      </w:r>
      <w:proofErr w:type="spellStart"/>
      <w:r w:rsidRPr="008E248C">
        <w:rPr>
          <w:rFonts w:ascii="Times New Roman" w:hAnsi="Times New Roman"/>
          <w:sz w:val="20"/>
          <w:szCs w:val="20"/>
        </w:rPr>
        <w:t>nr</w:t>
      </w:r>
      <w:proofErr w:type="spellEnd"/>
      <w:r w:rsidRPr="008E248C">
        <w:rPr>
          <w:rFonts w:ascii="Times New Roman" w:hAnsi="Times New Roman"/>
          <w:sz w:val="20"/>
          <w:szCs w:val="20"/>
        </w:rPr>
        <w:t>/</w:t>
      </w:r>
      <w:proofErr w:type="spellStart"/>
      <w:r w:rsidRPr="008E248C">
        <w:rPr>
          <w:rFonts w:ascii="Times New Roman" w:hAnsi="Times New Roman"/>
          <w:sz w:val="20"/>
          <w:szCs w:val="20"/>
        </w:rPr>
        <w:t>nt</w:t>
      </w:r>
      <w:proofErr w:type="spellEnd"/>
      <w:r w:rsidRPr="008E248C">
        <w:rPr>
          <w:rFonts w:ascii="Times New Roman" w:hAnsi="Times New Roman"/>
          <w:sz w:val="20"/>
          <w:szCs w:val="20"/>
        </w:rPr>
        <w:t xml:space="preserve"> database. However, best </w:t>
      </w:r>
      <w:proofErr w:type="spellStart"/>
      <w:r w:rsidRPr="008E248C">
        <w:rPr>
          <w:rFonts w:ascii="Times New Roman" w:hAnsi="Times New Roman"/>
          <w:sz w:val="20"/>
          <w:szCs w:val="20"/>
        </w:rPr>
        <w:t>BLASTx</w:t>
      </w:r>
      <w:proofErr w:type="spellEnd"/>
      <w:r w:rsidRPr="008E248C">
        <w:rPr>
          <w:rFonts w:ascii="Times New Roman" w:hAnsi="Times New Roman"/>
          <w:sz w:val="20"/>
          <w:szCs w:val="20"/>
        </w:rPr>
        <w:t xml:space="preserve">-hits correspond to </w:t>
      </w:r>
      <w:r w:rsidRPr="008E248C">
        <w:rPr>
          <w:rFonts w:ascii="Times New Roman" w:hAnsi="Times New Roman"/>
          <w:i/>
          <w:sz w:val="20"/>
          <w:szCs w:val="20"/>
        </w:rPr>
        <w:t>Salmo salar</w:t>
      </w:r>
      <w:r w:rsidRPr="008E248C">
        <w:rPr>
          <w:rFonts w:ascii="Times New Roman" w:hAnsi="Times New Roman"/>
          <w:sz w:val="20"/>
          <w:szCs w:val="20"/>
        </w:rPr>
        <w:t xml:space="preserve"> and other species’ ‘</w:t>
      </w:r>
      <w:proofErr w:type="spellStart"/>
      <w:r w:rsidRPr="008E248C">
        <w:rPr>
          <w:rFonts w:ascii="Times New Roman" w:hAnsi="Times New Roman"/>
          <w:sz w:val="20"/>
          <w:szCs w:val="20"/>
        </w:rPr>
        <w:t>adenylosuccinate</w:t>
      </w:r>
      <w:proofErr w:type="spellEnd"/>
      <w:r w:rsidRPr="008E248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E248C">
        <w:rPr>
          <w:rFonts w:ascii="Times New Roman" w:hAnsi="Times New Roman"/>
          <w:sz w:val="20"/>
          <w:szCs w:val="20"/>
        </w:rPr>
        <w:t>synthetase</w:t>
      </w:r>
      <w:proofErr w:type="spellEnd"/>
      <w:r w:rsidRPr="008E248C">
        <w:rPr>
          <w:rFonts w:ascii="Times New Roman" w:hAnsi="Times New Roman"/>
          <w:sz w:val="20"/>
          <w:szCs w:val="20"/>
        </w:rPr>
        <w:t xml:space="preserve"> isozyme 1 C’. Therefore, we named the qPCR-analyzed paralogue as ‘</w:t>
      </w:r>
      <w:proofErr w:type="spellStart"/>
      <w:r w:rsidRPr="008E248C">
        <w:rPr>
          <w:rFonts w:ascii="Times New Roman" w:hAnsi="Times New Roman"/>
          <w:sz w:val="20"/>
          <w:szCs w:val="20"/>
        </w:rPr>
        <w:t>adenylosuccinate</w:t>
      </w:r>
      <w:proofErr w:type="spellEnd"/>
      <w:r w:rsidRPr="008E248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E248C">
        <w:rPr>
          <w:rFonts w:ascii="Times New Roman" w:hAnsi="Times New Roman"/>
          <w:sz w:val="20"/>
          <w:szCs w:val="20"/>
        </w:rPr>
        <w:t>synthetase</w:t>
      </w:r>
      <w:proofErr w:type="spellEnd"/>
      <w:r w:rsidRPr="008E248C">
        <w:rPr>
          <w:rFonts w:ascii="Times New Roman" w:hAnsi="Times New Roman"/>
          <w:sz w:val="20"/>
          <w:szCs w:val="20"/>
        </w:rPr>
        <w:t xml:space="preserve"> isozyme 1 C-A (</w:t>
      </w:r>
      <w:r w:rsidRPr="008E248C">
        <w:rPr>
          <w:rFonts w:ascii="Times New Roman" w:hAnsi="Times New Roman"/>
          <w:i/>
          <w:sz w:val="20"/>
          <w:szCs w:val="20"/>
        </w:rPr>
        <w:t>adssl1a</w:t>
      </w:r>
      <w:r w:rsidRPr="008E248C">
        <w:rPr>
          <w:rFonts w:ascii="Times New Roman" w:hAnsi="Times New Roman"/>
          <w:sz w:val="20"/>
          <w:szCs w:val="20"/>
        </w:rPr>
        <w:t xml:space="preserve">)’. </w:t>
      </w:r>
    </w:p>
    <w:p w:rsidR="00FF4153" w:rsidRPr="008E248C" w:rsidRDefault="00FF4153" w:rsidP="000C163E">
      <w:pPr>
        <w:spacing w:after="120" w:line="240" w:lineRule="auto"/>
        <w:jc w:val="both"/>
        <w:rPr>
          <w:rFonts w:ascii="Times New Roman" w:hAnsi="Times New Roman"/>
          <w:sz w:val="20"/>
        </w:rPr>
      </w:pPr>
      <w:r w:rsidRPr="008E248C">
        <w:rPr>
          <w:rFonts w:ascii="Times New Roman" w:hAnsi="Times New Roman"/>
          <w:sz w:val="20"/>
          <w:vertAlign w:val="superscript"/>
        </w:rPr>
        <w:t>3</w:t>
      </w:r>
      <w:r w:rsidRPr="008E248C">
        <w:rPr>
          <w:rFonts w:ascii="Times New Roman" w:hAnsi="Times New Roman"/>
          <w:sz w:val="20"/>
        </w:rPr>
        <w:t xml:space="preserve"> Primers previously </w:t>
      </w:r>
      <w:r w:rsidRPr="008E248C">
        <w:rPr>
          <w:rFonts w:ascii="Times New Roman" w:hAnsi="Times New Roman"/>
          <w:noProof/>
          <w:sz w:val="20"/>
        </w:rPr>
        <w:t>designed</w:t>
      </w:r>
      <w:r w:rsidRPr="008E248C">
        <w:rPr>
          <w:rFonts w:ascii="Times New Roman" w:hAnsi="Times New Roman"/>
          <w:sz w:val="20"/>
        </w:rPr>
        <w:t xml:space="preserve"> in </w:t>
      </w:r>
      <w:r w:rsidRPr="008E248C">
        <w:rPr>
          <w:rFonts w:ascii="Times New Roman" w:hAnsi="Times New Roman"/>
          <w:sz w:val="20"/>
        </w:rPr>
        <w:fldChar w:fldCharType="begin"/>
      </w:r>
      <w:r>
        <w:rPr>
          <w:rFonts w:ascii="Times New Roman" w:hAnsi="Times New Roman"/>
          <w:sz w:val="20"/>
        </w:rPr>
        <w:instrText xml:space="preserve"> ADDIN EN.CITE &lt;EndNote&gt;&lt;Cite AuthorYear="1"&gt;&lt;Author&gt;Caballero-Solares&lt;/Author&gt;&lt;Year&gt;2017&lt;/Year&gt;&lt;RecNum&gt;649&lt;/RecNum&gt;&lt;DisplayText&gt;Caballero-Solares et al. [26]&lt;/DisplayText&gt;&lt;record&gt;&lt;rec-number&gt;649&lt;/rec-number&gt;&lt;foreign-keys&gt;&lt;key app="EN" db-id="rseswxre6r5dpye5z0t5p5d5saspp02sx0xt" timestamp="1484053088"&gt;649&lt;/key&gt;&lt;/foreign-keys&gt;&lt;ref-type name="Journal Article"&gt;17&lt;/ref-type&gt;&lt;contributors&gt;&lt;authors&gt;&lt;author&gt;Caballero-Solares, Albert &lt;/author&gt;&lt;author&gt;Hall, Jennifer R.&lt;/author&gt;&lt;author&gt;Xue, Xi &lt;/author&gt;&lt;author&gt;Eslamloo, Khalil &lt;/author&gt;&lt;author&gt;Taylor, Richard G.&lt;/author&gt;&lt;author&gt;Parrish, Christopher C. &lt;/author&gt;&lt;author&gt;Rise, Matthew L.&lt;/author&gt;&lt;/authors&gt;&lt;/contributors&gt;&lt;titles&gt;&lt;title&gt;&lt;style face="normal" font="default" size="100%"&gt;The dietary replacement of marine ingredients by terrestrial animal and plant alternatives modulates the antiviral immune response of Atlantic salmon (&lt;/style&gt;&lt;style face="italic" font="default" size="100%"&gt;Salmo salar&lt;/style&gt;&lt;style face="normal" font="default" size="100%"&gt;)&lt;/style&gt;&lt;/title&gt;&lt;secondary-title&gt;Fish &amp;amp; Shellfish Immunology&lt;/secondary-title&gt;&lt;/titles&gt;&lt;periodical&gt;&lt;full-title&gt;Fish &amp;amp; Shellfish Immunology&lt;/full-title&gt;&lt;abbr-1&gt;Fish Shellfish Immunol&lt;/abbr-1&gt;&lt;/periodical&gt;&lt;pages&gt;24-38&lt;/pages&gt;&lt;volume&gt;64&lt;/volume&gt;&lt;dates&gt;&lt;year&gt;2017&lt;/year&gt;&lt;/dates&gt;&lt;urls&gt;&lt;/urls&gt;&lt;electronic-resource-num&gt;http://dx.doi.org/10.1016/j.fsi.2017.02.040&lt;/electronic-resource-num&gt;&lt;/record&gt;&lt;/Cite&gt;&lt;/EndNote&gt;</w:instrText>
      </w:r>
      <w:r w:rsidRPr="008E248C">
        <w:rPr>
          <w:rFonts w:ascii="Times New Roman" w:hAnsi="Times New Roman"/>
          <w:sz w:val="20"/>
        </w:rPr>
        <w:fldChar w:fldCharType="separate"/>
      </w:r>
      <w:r w:rsidR="003373A3">
        <w:rPr>
          <w:rFonts w:ascii="Times New Roman" w:hAnsi="Times New Roman"/>
          <w:noProof/>
          <w:sz w:val="20"/>
        </w:rPr>
        <w:t>Caballero-Solares et al. [28</w:t>
      </w:r>
      <w:r>
        <w:rPr>
          <w:rFonts w:ascii="Times New Roman" w:hAnsi="Times New Roman"/>
          <w:noProof/>
          <w:sz w:val="20"/>
        </w:rPr>
        <w:t>]</w:t>
      </w:r>
      <w:r w:rsidRPr="008E248C">
        <w:rPr>
          <w:rFonts w:ascii="Times New Roman" w:hAnsi="Times New Roman"/>
          <w:sz w:val="20"/>
        </w:rPr>
        <w:fldChar w:fldCharType="end"/>
      </w:r>
      <w:r w:rsidRPr="008E248C">
        <w:rPr>
          <w:rFonts w:ascii="Times New Roman" w:hAnsi="Times New Roman"/>
          <w:sz w:val="20"/>
        </w:rPr>
        <w:t>, and quality-tested again using the reference cDNA template of the present study.</w:t>
      </w:r>
    </w:p>
    <w:p w:rsidR="00FF4153" w:rsidRDefault="00FF4153" w:rsidP="000C163E">
      <w:pPr>
        <w:spacing w:after="120" w:line="240" w:lineRule="auto"/>
        <w:jc w:val="both"/>
        <w:rPr>
          <w:rFonts w:ascii="Times New Roman" w:hAnsi="Times New Roman"/>
          <w:sz w:val="20"/>
        </w:rPr>
      </w:pPr>
      <w:r w:rsidRPr="008E248C">
        <w:rPr>
          <w:rFonts w:ascii="Times New Roman" w:hAnsi="Times New Roman"/>
          <w:sz w:val="20"/>
          <w:vertAlign w:val="superscript"/>
        </w:rPr>
        <w:t xml:space="preserve">4 </w:t>
      </w:r>
      <w:r w:rsidRPr="008E248C">
        <w:rPr>
          <w:rFonts w:ascii="Times New Roman" w:hAnsi="Times New Roman"/>
          <w:sz w:val="20"/>
        </w:rPr>
        <w:t xml:space="preserve">Primers previously </w:t>
      </w:r>
      <w:r w:rsidRPr="008E248C">
        <w:rPr>
          <w:rFonts w:ascii="Times New Roman" w:hAnsi="Times New Roman"/>
          <w:noProof/>
          <w:sz w:val="20"/>
        </w:rPr>
        <w:t>designed</w:t>
      </w:r>
      <w:r w:rsidRPr="008E248C">
        <w:rPr>
          <w:rFonts w:ascii="Times New Roman" w:hAnsi="Times New Roman"/>
          <w:sz w:val="20"/>
        </w:rPr>
        <w:t xml:space="preserve"> in </w:t>
      </w:r>
      <w:r w:rsidRPr="008E248C">
        <w:rPr>
          <w:rFonts w:ascii="Times New Roman" w:hAnsi="Times New Roman"/>
          <w:sz w:val="20"/>
        </w:rPr>
        <w:fldChar w:fldCharType="begin"/>
      </w:r>
      <w:r>
        <w:rPr>
          <w:rFonts w:ascii="Times New Roman" w:hAnsi="Times New Roman"/>
          <w:sz w:val="20"/>
        </w:rPr>
        <w:instrText xml:space="preserve"> ADDIN EN.CITE &lt;EndNote&gt;&lt;Cite AuthorYear="1"&gt;&lt;Author&gt;Xue&lt;/Author&gt;&lt;Year&gt;2015&lt;/Year&gt;&lt;RecNum&gt;24&lt;/RecNum&gt;&lt;DisplayText&gt;Xue et al. [33]&lt;/DisplayText&gt;&lt;record&gt;&lt;rec-number&gt;24&lt;/rec-number&gt;&lt;foreign-keys&gt;&lt;key app="EN" db-id="rseswxre6r5dpye5z0t5p5d5saspp02sx0xt" timestamp="1440767879"&gt;24&lt;/key&gt;&lt;/foreign-keys&gt;&lt;ref-type name="Journal Article"&gt;17&lt;/ref-type&gt;&lt;contributors&gt;&lt;authors&gt;&lt;author&gt;Xue, Xi&lt;/author&gt;&lt;author&gt;Hixson, Stefanie M.&lt;/author&gt;&lt;author&gt;Hori, Tiago S.&lt;/author&gt;&lt;author&gt;Booman, Marije&lt;/author&gt;&lt;author&gt;Parrish, Christopher C.&lt;/author&gt;&lt;author&gt;Anderson, Derek M.&lt;/author&gt;&lt;author&gt;Rise, Matthew L.&lt;/author&gt;&lt;/authors&gt;&lt;/contributors&gt;&lt;titles&gt;&lt;title&gt;&lt;style face="normal" font="default" size="100%"&gt;Atlantic salmon (&lt;/style&gt;&lt;style face="italic" font="default" size="100%"&gt;Salmo salar&lt;/style&gt;&lt;style face="normal" font="default" size="100%"&gt;) liver transcriptome response to diets containing &lt;/style&gt;&lt;style face="italic" font="default" size="100%"&gt;Camelina sativa&lt;/style&gt;&lt;style face="normal" font="default" size="100%"&gt; products&lt;/style&gt;&lt;/title&gt;&lt;secondary-title&gt;Comparative Biochemistry and Physiology Part D: Genomics and Proteomics&lt;/secondary-title&gt;&lt;/titles&gt;&lt;periodical&gt;&lt;full-title&gt;Comparative Biochemistry and Physiology Part D: Genomics and Proteomics&lt;/full-title&gt;&lt;abbr-1&gt;Comp Biochem Phys D&lt;/abbr-1&gt;&lt;/periodical&gt;&lt;pages&gt;1-15&lt;/pages&gt;&lt;volume&gt;14&lt;/volume&gt;&lt;keywords&gt;&lt;keyword&gt;Camelina&lt;/keyword&gt;&lt;keyword&gt;Lipid metabolism&lt;/keyword&gt;&lt;keyword&gt;Hepatic transcriptome&lt;/keyword&gt;&lt;keyword&gt;Nutrigenomics&lt;/keyword&gt;&lt;keyword&gt;Sustainable aquaculture diets&lt;/keyword&gt;&lt;/keywords&gt;&lt;dates&gt;&lt;year&gt;2015&lt;/year&gt;&lt;pub-dates&gt;&lt;date&gt;6//&lt;/date&gt;&lt;/pub-dates&gt;&lt;/dates&gt;&lt;isbn&gt;1744-117X&lt;/isbn&gt;&lt;urls&gt;&lt;related-urls&gt;&lt;url&gt;http://www.sciencedirect.com/science/article/pii/S1744117X15000064&lt;/url&gt;&lt;/related-urls&gt;&lt;/urls&gt;&lt;electronic-resource-num&gt;http://dx.doi.org/10.1016/j.cbd.2015.01.005&lt;/electronic-resource-num&gt;&lt;/record&gt;&lt;/Cite&gt;&lt;/EndNote&gt;</w:instrText>
      </w:r>
      <w:r w:rsidRPr="008E248C">
        <w:rPr>
          <w:rFonts w:ascii="Times New Roman" w:hAnsi="Times New Roman"/>
          <w:sz w:val="20"/>
        </w:rPr>
        <w:fldChar w:fldCharType="separate"/>
      </w:r>
      <w:r w:rsidR="003373A3">
        <w:rPr>
          <w:rFonts w:ascii="Times New Roman" w:hAnsi="Times New Roman"/>
          <w:noProof/>
          <w:sz w:val="20"/>
        </w:rPr>
        <w:t>Xue et al. [35</w:t>
      </w:r>
      <w:r>
        <w:rPr>
          <w:rFonts w:ascii="Times New Roman" w:hAnsi="Times New Roman"/>
          <w:noProof/>
          <w:sz w:val="20"/>
        </w:rPr>
        <w:t>]</w:t>
      </w:r>
      <w:r w:rsidRPr="008E248C">
        <w:rPr>
          <w:rFonts w:ascii="Times New Roman" w:hAnsi="Times New Roman"/>
          <w:sz w:val="20"/>
        </w:rPr>
        <w:fldChar w:fldCharType="end"/>
      </w:r>
      <w:r w:rsidRPr="008E248C">
        <w:rPr>
          <w:rFonts w:ascii="Times New Roman" w:hAnsi="Times New Roman"/>
          <w:sz w:val="20"/>
        </w:rPr>
        <w:t>, and quality-tested again using the reference cDNA template of the present study.</w:t>
      </w:r>
    </w:p>
    <w:p w:rsidR="00FF4153" w:rsidRPr="008E248C" w:rsidRDefault="00FF4153" w:rsidP="00FF4153">
      <w:pPr>
        <w:spacing w:after="0" w:line="480" w:lineRule="auto"/>
        <w:jc w:val="both"/>
        <w:rPr>
          <w:rFonts w:ascii="Times New Roman" w:hAnsi="Times New Roman"/>
          <w:sz w:val="20"/>
        </w:rPr>
      </w:pPr>
    </w:p>
    <w:p w:rsidR="00EC30FB" w:rsidRDefault="00EC30FB"/>
    <w:sectPr w:rsidR="00EC30F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QyMDSwtDSyNDExt7BU0lEKTi0uzszPAykwqQUAfExvZSwAAAA="/>
  </w:docVars>
  <w:rsids>
    <w:rsidRoot w:val="00FF4153"/>
    <w:rsid w:val="0001082E"/>
    <w:rsid w:val="000C163E"/>
    <w:rsid w:val="000F5ED0"/>
    <w:rsid w:val="002B465D"/>
    <w:rsid w:val="003373A3"/>
    <w:rsid w:val="00471D52"/>
    <w:rsid w:val="00CD7D79"/>
    <w:rsid w:val="00EC30FB"/>
    <w:rsid w:val="00FE73AC"/>
    <w:rsid w:val="00FF41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CD6EFD3-3C91-4263-A54D-4875572AC6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F4153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</Pages>
  <Words>1241</Words>
  <Characters>7079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 Caballero</dc:creator>
  <cp:keywords/>
  <dc:description/>
  <cp:lastModifiedBy>Albert Caballero</cp:lastModifiedBy>
  <cp:revision>8</cp:revision>
  <dcterms:created xsi:type="dcterms:W3CDTF">2018-08-31T16:42:00Z</dcterms:created>
  <dcterms:modified xsi:type="dcterms:W3CDTF">2018-09-18T13:26:00Z</dcterms:modified>
</cp:coreProperties>
</file>